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Default="00BA175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A1753" w:rsidRPr="00BF0354" w:rsidRDefault="00BA1753"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BA1753" w:rsidRDefault="00BA175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BA1753" w:rsidRPr="00BF0354" w:rsidRDefault="00BA1753"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Default="00BA1753" w:rsidP="00BF7EB9">
                            <w:pPr>
                              <w:pStyle w:val="Untertitel"/>
                              <w:rPr>
                                <w:b/>
                              </w:rPr>
                            </w:pPr>
                            <w:r>
                              <w:rPr>
                                <w:b/>
                              </w:rPr>
                              <w:t>MSE - Masterthesis</w:t>
                            </w:r>
                          </w:p>
                          <w:p w:rsidR="00BA1753" w:rsidRPr="00BF0354" w:rsidRDefault="00BA1753" w:rsidP="00BF7EB9">
                            <w:pPr>
                              <w:pStyle w:val="Untertitel"/>
                            </w:pPr>
                            <w:r w:rsidRPr="00BF0354">
                              <w:t>im Studiengang</w:t>
                            </w:r>
                            <w:r w:rsidRPr="00BF0354">
                              <w:br/>
                            </w:r>
                            <w:r>
                              <w:t>Elektro- und Informationstechnik</w:t>
                            </w:r>
                          </w:p>
                          <w:p w:rsidR="00BA1753" w:rsidRDefault="00BA1753" w:rsidP="005D26BD">
                            <w:pPr>
                              <w:pStyle w:val="Untertitel"/>
                            </w:pPr>
                            <w:r>
                              <w:t>vorgelegt von</w:t>
                            </w:r>
                          </w:p>
                          <w:p w:rsidR="00BA1753" w:rsidRDefault="00BA1753" w:rsidP="00BA7590">
                            <w:pPr>
                              <w:pStyle w:val="Untertitel"/>
                            </w:pPr>
                            <w:r>
                              <w:rPr>
                                <w:b/>
                              </w:rPr>
                              <w:t>Attila Horvath</w:t>
                            </w:r>
                            <w:r>
                              <w:rPr>
                                <w:b/>
                              </w:rPr>
                              <w:br/>
                            </w:r>
                          </w:p>
                          <w:p w:rsidR="00BA1753" w:rsidRPr="00BA7590" w:rsidRDefault="00BA175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BA1753" w:rsidRDefault="00BA1753" w:rsidP="00BF7EB9">
                      <w:pPr>
                        <w:pStyle w:val="Untertitel"/>
                        <w:rPr>
                          <w:b/>
                        </w:rPr>
                      </w:pPr>
                      <w:r>
                        <w:rPr>
                          <w:b/>
                        </w:rPr>
                        <w:t>MSE - Masterthesis</w:t>
                      </w:r>
                    </w:p>
                    <w:p w:rsidR="00BA1753" w:rsidRPr="00BF0354" w:rsidRDefault="00BA1753" w:rsidP="00BF7EB9">
                      <w:pPr>
                        <w:pStyle w:val="Untertitel"/>
                      </w:pPr>
                      <w:r w:rsidRPr="00BF0354">
                        <w:t>im Studiengang</w:t>
                      </w:r>
                      <w:r w:rsidRPr="00BF0354">
                        <w:br/>
                      </w:r>
                      <w:r>
                        <w:t>Elektro- und Informationstechnik</w:t>
                      </w:r>
                    </w:p>
                    <w:p w:rsidR="00BA1753" w:rsidRDefault="00BA1753" w:rsidP="005D26BD">
                      <w:pPr>
                        <w:pStyle w:val="Untertitel"/>
                      </w:pPr>
                      <w:r>
                        <w:t>vorgelegt von</w:t>
                      </w:r>
                    </w:p>
                    <w:p w:rsidR="00BA1753" w:rsidRDefault="00BA1753" w:rsidP="00BA7590">
                      <w:pPr>
                        <w:pStyle w:val="Untertitel"/>
                      </w:pPr>
                      <w:r>
                        <w:rPr>
                          <w:b/>
                        </w:rPr>
                        <w:t>Attila Horvath</w:t>
                      </w:r>
                      <w:r>
                        <w:rPr>
                          <w:b/>
                        </w:rPr>
                        <w:br/>
                      </w:r>
                    </w:p>
                    <w:p w:rsidR="00BA1753" w:rsidRPr="00BA7590" w:rsidRDefault="00BA175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753" w:rsidRPr="00BF0354" w:rsidRDefault="00BA1753"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BA1753" w:rsidRPr="00BF0354" w:rsidRDefault="00BA1753"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7D3A6B">
        <w:rPr>
          <w:lang w:val="en-GB"/>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7D3A6B">
        <w:rPr>
          <w:lang w:val="en-US"/>
        </w:rPr>
        <w:t>3.3.2</w:t>
      </w:r>
      <w:r>
        <w:rPr>
          <w:rFonts w:asciiTheme="minorHAnsi" w:eastAsiaTheme="minorEastAsia" w:hAnsiTheme="minorHAnsi" w:cstheme="minorBidi"/>
          <w:sz w:val="22"/>
          <w:szCs w:val="22"/>
          <w:lang w:val="de-CH" w:eastAsia="de-CH"/>
        </w:rPr>
        <w:tab/>
      </w:r>
      <w:r w:rsidRPr="007D3A6B">
        <w:rPr>
          <w:lang w:val="en-US"/>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7D3A6B">
        <w:rPr>
          <w:lang w:val="en-US"/>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1</w:t>
      </w:r>
      <w:r w:rsidR="00BA1753">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2C707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A1753">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proofErr w:type="gramStart"/>
      <w:r w:rsidRPr="00A05CF4">
        <w:rPr>
          <w:lang w:val="en-US"/>
        </w:rPr>
        <w:t>images</w:t>
      </w:r>
      <w:proofErr w:type="gramEnd"/>
      <w:r w:rsidRPr="00A05CF4">
        <w:rPr>
          <w:lang w:val="en-US"/>
        </w:rPr>
        <w:t>.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A1753"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w:t>
      </w:r>
      <w:proofErr w:type="gramStart"/>
      <w:r w:rsidRPr="000B6D1F">
        <w:rPr>
          <w:lang w:val="en-US"/>
        </w:rPr>
        <w:t>forecasted</w:t>
      </w:r>
      <w:proofErr w:type="gramEnd"/>
      <w:r w:rsidRPr="000B6D1F">
        <w:rPr>
          <w:lang w:val="en-US"/>
        </w:rPr>
        <w:t xml:space="preserve"> (see Figure 7-2). Maximum possible forecast horizons strongly depend on </w:t>
      </w:r>
    </w:p>
    <w:p w:rsidR="00840D38" w:rsidRPr="000B6D1F" w:rsidRDefault="00840D38" w:rsidP="00BD1B55">
      <w:pPr>
        <w:spacing w:before="0"/>
        <w:rPr>
          <w:lang w:val="en-US"/>
        </w:rPr>
      </w:pPr>
      <w:proofErr w:type="gramStart"/>
      <w:r w:rsidRPr="000B6D1F">
        <w:rPr>
          <w:lang w:val="en-US"/>
        </w:rPr>
        <w:t>cloud</w:t>
      </w:r>
      <w:proofErr w:type="gramEnd"/>
      <w:r w:rsidRPr="000B6D1F">
        <w:rPr>
          <w:lang w:val="en-US"/>
        </w:rPr>
        <w:t xml:space="preserve"> conditions—i.e., cloud height and velocity. They are limited by the time the monitored cloud scene </w:t>
      </w:r>
    </w:p>
    <w:p w:rsidR="00840D38" w:rsidRPr="000B6D1F" w:rsidRDefault="00840D38" w:rsidP="00BD1B55">
      <w:pPr>
        <w:spacing w:before="0"/>
        <w:rPr>
          <w:lang w:val="en-US"/>
        </w:rPr>
      </w:pPr>
      <w:proofErr w:type="gramStart"/>
      <w:r w:rsidRPr="00F45BD7">
        <w:rPr>
          <w:lang w:val="en-US"/>
        </w:rPr>
        <w:t>has</w:t>
      </w:r>
      <w:proofErr w:type="gramEnd"/>
      <w:r w:rsidRPr="00F45BD7">
        <w:rPr>
          <w:lang w:val="en-US"/>
        </w:rPr>
        <w:t xml:space="preserve">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Kap 4 S 21„point forecast and area forecast</w:t>
      </w:r>
      <w:proofErr w:type="gramStart"/>
      <w:r w:rsidRPr="000B6D1F">
        <w:rPr>
          <w:lang w:val="en-US"/>
        </w:rPr>
        <w:t xml:space="preserve">“ </w:t>
      </w:r>
      <w:r>
        <w:sym w:font="Wingdings" w:char="F0E0"/>
      </w:r>
      <w:proofErr w:type="gramEnd"/>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w:t>
      </w:r>
      <w:proofErr w:type="gramStart"/>
      <w:r w:rsidRPr="00677567">
        <w:rPr>
          <w:color w:val="4F81BD" w:themeColor="accent1"/>
          <w:u w:val="single"/>
          <w:lang w:val="en-US"/>
        </w:rPr>
        <w:t>Learning</w:t>
      </w:r>
      <w:proofErr w:type="gramEnd"/>
      <w:r w:rsidRPr="00677567">
        <w:rPr>
          <w:color w:val="4F81BD" w:themeColor="accent1"/>
          <w:u w:val="single"/>
          <w:lang w:val="en-US"/>
        </w:rPr>
        <w:t xml:space="preserve">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2</w:t>
      </w:r>
      <w:r w:rsidR="00BA1753">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BA1753"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Pr>
          <w:noProof/>
        </w:rPr>
        <w:fldChar w:fldCharType="begin"/>
      </w:r>
      <w:r>
        <w:rPr>
          <w:noProof/>
        </w:rPr>
        <w:instrText xml:space="preserve"> STYLEREF 1 \s </w:instrText>
      </w:r>
      <w:r>
        <w:rPr>
          <w:noProof/>
        </w:rPr>
        <w:fldChar w:fldCharType="separate"/>
      </w:r>
      <w:r w:rsidR="00A41159">
        <w:rPr>
          <w:noProof/>
        </w:rPr>
        <w:t>6</w:t>
      </w:r>
      <w:r>
        <w:rPr>
          <w:noProof/>
        </w:rPr>
        <w:fldChar w:fldCharType="end"/>
      </w:r>
      <w:r w:rsidR="00075D21">
        <w:t>.</w:t>
      </w:r>
      <w:r>
        <w:rPr>
          <w:noProof/>
        </w:rPr>
        <w:fldChar w:fldCharType="begin"/>
      </w:r>
      <w:r>
        <w:rPr>
          <w:noProof/>
        </w:rPr>
        <w:instrText xml:space="preserve"> SEQ Formel \* ARABIC \s 1 </w:instrText>
      </w:r>
      <w:r>
        <w:rPr>
          <w:noProof/>
        </w:rPr>
        <w:fldChar w:fldCharType="separate"/>
      </w:r>
      <w:r w:rsidR="00A41159">
        <w:rPr>
          <w:noProof/>
        </w:rPr>
        <w:t>1</w:t>
      </w:r>
      <w:r>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proofErr w:type="gramStart"/>
      <w:r w:rsidRPr="00BD5EC2">
        <w:rPr>
          <w:lang w:val="en-US"/>
        </w:rPr>
        <w:t>ent</w:t>
      </w:r>
      <w:proofErr w:type="gramEnd"/>
      <w:r w:rsidRPr="00BD5EC2">
        <w:rPr>
          <w:lang w:val="en-US"/>
        </w:rPr>
        <w: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proofErr w:type="gramStart"/>
      <w:r w:rsidRPr="00BD5EC2">
        <w:rPr>
          <w:lang w:val="en-US"/>
        </w:rPr>
        <w:t>coat</w:t>
      </w:r>
      <w:proofErr w:type="gramEnd"/>
      <w:r w:rsidRPr="00BD5EC2">
        <w:rPr>
          <w:lang w:val="en-US"/>
        </w:rPr>
        <w:t xml:space="preserve">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proofErr w:type="gramStart"/>
      <w:r w:rsidRPr="00BD5EC2">
        <w:rPr>
          <w:lang w:val="en-US"/>
        </w:rPr>
        <w:t>istics</w:t>
      </w:r>
      <w:proofErr w:type="gramEnd"/>
      <w:r w:rsidRPr="00BD5EC2">
        <w:rPr>
          <w:lang w:val="en-US"/>
        </w:rPr>
        <w:t xml:space="preserve">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3</w:t>
      </w:r>
      <w:r w:rsidR="00BA1753">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4</w:t>
      </w:r>
      <w:r w:rsidR="00BA1753">
        <w:rPr>
          <w:noProof/>
        </w:rPr>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BA1753"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Pr>
          <w:noProof/>
        </w:rPr>
        <w:fldChar w:fldCharType="begin"/>
      </w:r>
      <w:r>
        <w:rPr>
          <w:noProof/>
        </w:rPr>
        <w:instrText xml:space="preserve"> STYLEREF 1 \s </w:instrText>
      </w:r>
      <w:r>
        <w:rPr>
          <w:noProof/>
        </w:rPr>
        <w:fldChar w:fldCharType="separate"/>
      </w:r>
      <w:r w:rsidR="00A41159">
        <w:rPr>
          <w:noProof/>
        </w:rPr>
        <w:t>7</w:t>
      </w:r>
      <w:r>
        <w:rPr>
          <w:noProof/>
        </w:rPr>
        <w:fldChar w:fldCharType="end"/>
      </w:r>
      <w:r w:rsidR="00A41159">
        <w:t>.</w:t>
      </w:r>
      <w:r>
        <w:rPr>
          <w:noProof/>
        </w:rPr>
        <w:fldChar w:fldCharType="begin"/>
      </w:r>
      <w:r>
        <w:rPr>
          <w:noProof/>
        </w:rPr>
        <w:instrText xml:space="preserve"> SEQ Formel \* ARABIC \s 1 </w:instrText>
      </w:r>
      <w:r>
        <w:rPr>
          <w:noProof/>
        </w:rPr>
        <w:fldChar w:fldCharType="separate"/>
      </w:r>
      <w:r w:rsidR="00A41159">
        <w:rPr>
          <w:noProof/>
        </w:rPr>
        <w:t>2</w:t>
      </w:r>
      <w:r>
        <w:rPr>
          <w:noProof/>
        </w:rPr>
        <w:fldChar w:fldCharType="end"/>
      </w:r>
      <w:r w:rsidR="00A41159">
        <w:t>)</w:t>
      </w:r>
    </w:p>
    <w:p w:rsidR="001E4B00" w:rsidRDefault="00794A71" w:rsidP="008768F9">
      <w:pPr>
        <w:pStyle w:val="berschrift3"/>
      </w:pPr>
      <w:bookmarkStart w:id="97" w:name="_Ref534303385"/>
      <w:bookmarkStart w:id="98" w:name="_Toc534627860"/>
      <w:r>
        <w:t>Entfeuchtungsanlage</w:t>
      </w:r>
      <w:bookmarkEnd w:id="97"/>
      <w:bookmarkEnd w:id="98"/>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w:t>
      </w:r>
      <w:r w:rsidR="003E74FA">
        <w:lastRenderedPageBreak/>
        <w:t xml:space="preserve">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lang w:val="de-CH" w:eastAsia="de-CH"/>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9" w:name="_Toc5346278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4</w:t>
      </w:r>
      <w:r w:rsidR="00BA1753">
        <w:rPr>
          <w:noProof/>
        </w:rPr>
        <w:fldChar w:fldCharType="end"/>
      </w:r>
      <w:r>
        <w:rPr>
          <w:noProof/>
        </w:rPr>
        <w:t xml:space="preserve">: Links Aufsicht und rechts Seitenansicht der </w:t>
      </w:r>
      <w:r>
        <w:t>Entfeuchtungsanlage</w:t>
      </w:r>
      <w:r>
        <w:rPr>
          <w:noProof/>
        </w:rPr>
        <w:t>.</w:t>
      </w:r>
      <w:bookmarkEnd w:id="99"/>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5</w:t>
      </w:r>
      <w:r w:rsidR="00BA1753">
        <w:rPr>
          <w:noProof/>
        </w:rPr>
        <w:fldChar w:fldCharType="end"/>
      </w:r>
      <w:r>
        <w:t>: Links: geöffnete Entfeuchtungsanlage. Rechts: Entfeuchtungsanlage von vorne.</w:t>
      </w:r>
      <w:bookmarkEnd w:id="100"/>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lang w:val="de-CH" w:eastAsia="de-CH"/>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1"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6</w:t>
      </w:r>
      <w:r w:rsidR="00BA1753">
        <w:rPr>
          <w:noProof/>
        </w:rPr>
        <w:fldChar w:fldCharType="end"/>
      </w:r>
      <w:r>
        <w:rPr>
          <w:noProof/>
        </w:rPr>
        <w:t>: NPN Transistor in Emitterschaltung zum Ein- und Ausschalten des Lüfters.</w:t>
      </w:r>
      <w:bookmarkEnd w:id="101"/>
    </w:p>
    <w:p w:rsidR="00166F34" w:rsidRPr="00166F34" w:rsidRDefault="00166F34" w:rsidP="00166F34">
      <w:r>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166F34" w:rsidRDefault="00166F34" w:rsidP="00166F34">
      <w:pPr>
        <w:keepNext/>
        <w:jc w:val="center"/>
      </w:pPr>
      <w:r>
        <w:rPr>
          <w:noProof/>
          <w:lang w:val="de-CH" w:eastAsia="de-CH"/>
        </w:rPr>
        <w:lastRenderedPageBreak/>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2" w:name="_Toc5346279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7</w:t>
      </w:r>
      <w:r w:rsidR="00BA1753">
        <w:rPr>
          <w:noProof/>
        </w:rPr>
        <w:fldChar w:fldCharType="end"/>
      </w:r>
      <w:r>
        <w:rPr>
          <w:noProof/>
        </w:rPr>
        <w:t xml:space="preserve">: </w:t>
      </w:r>
      <w:r w:rsidR="000C372B">
        <w:t>Molekularsieb Perlen, zur scharfen Trocknung</w:t>
      </w:r>
      <w:r w:rsidR="00DC330C">
        <w:t>,</w:t>
      </w:r>
      <w:r w:rsidR="000C372B">
        <w:t xml:space="preserve"> feuchter Luft.</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Jedem Teilproblem wurde ein eigenes Repository zugewiesen, um die Übersichtlichkeit 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F27EBA" w:rsidRDefault="00B97292" w:rsidP="002C4282">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ie Kamerasoftware inkl</w:t>
      </w:r>
      <w:r w:rsidR="00432EEA">
        <w:t xml:space="preserve">usive der Sensordatenerfassung </w:t>
      </w:r>
      <w:r w:rsidR="00826B10">
        <w:t xml:space="preserve">aus </w:t>
      </w:r>
      <w:r w:rsidR="00F27EBA">
        <w:t>einzelnen</w:t>
      </w:r>
      <w:r w:rsidR="00826B10">
        <w:t xml:space="preserve"> Skripten</w:t>
      </w:r>
      <w:r w:rsidR="00F27EBA">
        <w:t>, die ihrer Aufgabe entsprechend, geordnet</w:t>
      </w:r>
      <w:r w:rsidR="0060373E">
        <w:t>,</w:t>
      </w:r>
      <w:r w:rsidR="00F27EBA">
        <w:t xml:space="preserve"> in einer Verzeichnisstruktur abgelegt sind.</w:t>
      </w:r>
      <w:r w:rsidR="003571C5">
        <w:t xml:space="preserve"> </w:t>
      </w:r>
      <w:r w:rsidR="00BA1753">
        <w:t xml:space="preserve">Einige </w:t>
      </w:r>
      <w:r w:rsidR="004C30C2">
        <w:t xml:space="preserve">der </w:t>
      </w:r>
      <w:r w:rsidR="00BA1753">
        <w:t xml:space="preserve">Skripte zur Kamera Steuerung werden </w:t>
      </w:r>
      <w:r w:rsidR="004C30C2">
        <w:t xml:space="preserve">als Cronjob, </w:t>
      </w:r>
      <w:r w:rsidR="00BA1753">
        <w:t xml:space="preserve">periodisch </w:t>
      </w:r>
      <w:r w:rsidR="004C30C2">
        <w:t xml:space="preserve">durch das Betriebssystem aufgerufen. Andere hingegen werden mit dem Neustart der Kamera ausgeführt. </w:t>
      </w:r>
    </w:p>
    <w:p w:rsidR="007972C7" w:rsidRDefault="00677868" w:rsidP="002C4282">
      <w:pPr>
        <w:jc w:val="left"/>
      </w:pPr>
      <w:r>
        <w:t xml:space="preserve">In den folgenden Unterkapiteln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7826AC" w:rsidRPr="002367B3" w:rsidRDefault="00F5509E" w:rsidP="002C4282">
      <w:pPr>
        <w:jc w:val="left"/>
      </w:pPr>
      <w:r>
        <w:t>Die Bildverarbeitung auf einem Desktop-Computer auszuführen, liegt darin begründet,</w:t>
      </w:r>
      <w:r w:rsidR="00590C1C">
        <w:t xml:space="preserve"> das</w:t>
      </w:r>
      <w:r>
        <w:t xml:space="preserve"> in einem ersten Schritt, uneingeschränkt durch fehlende Rechenleistung, </w:t>
      </w:r>
      <w:r w:rsidR="005C1967">
        <w:t>alle benötigten Algorithmen</w:t>
      </w:r>
      <w:r>
        <w:t xml:space="preserve"> </w:t>
      </w:r>
      <w:r w:rsidR="005C1967">
        <w:t xml:space="preserve">zu </w:t>
      </w:r>
      <w:r>
        <w:t>entwickeln</w:t>
      </w:r>
      <w:r w:rsidR="005C1967">
        <w:t>.</w:t>
      </w:r>
      <w:r>
        <w:t xml:space="preserve"> In </w:t>
      </w:r>
      <w:r w:rsidR="00656EFE">
        <w:t>der nächsten</w:t>
      </w:r>
      <w:r w:rsidR="00BA30FF">
        <w:t xml:space="preserve"> Iteration</w:t>
      </w:r>
      <w:r w:rsidR="0031739B">
        <w:t>,</w:t>
      </w:r>
      <w:r w:rsidR="00BA30FF">
        <w:t xml:space="preserve"> </w:t>
      </w:r>
      <w:r w:rsidR="00656EFE">
        <w:t xml:space="preserve">hätte man die Algorithmen derart </w:t>
      </w:r>
      <w:r w:rsidR="0031739B">
        <w:t>optimiert</w:t>
      </w:r>
      <w:r w:rsidR="00656EFE">
        <w:t xml:space="preserve">, dass </w:t>
      </w:r>
      <w:r w:rsidR="002367B3">
        <w:t>ähnliche Resultate</w:t>
      </w:r>
      <w:r w:rsidR="00590C1C">
        <w:t>,</w:t>
      </w:r>
      <w:r w:rsidR="002367B3">
        <w:t xml:space="preserve"> auch mit dem </w:t>
      </w:r>
      <w:r w:rsidR="00656EFE">
        <w:t xml:space="preserve">Raspberry Pi </w:t>
      </w:r>
      <w:r w:rsidR="00590C1C">
        <w:t>möglich</w:t>
      </w:r>
      <w:r w:rsidR="002367B3">
        <w:t xml:space="preserve"> würden, trotz </w:t>
      </w:r>
      <w:r w:rsidR="0031739B">
        <w:t xml:space="preserve">limitierter </w:t>
      </w:r>
      <w:r w:rsidR="002367B3">
        <w:t>Rechenleistung.</w:t>
      </w:r>
      <w:r w:rsidR="00236981">
        <w:t xml:space="preserve"> </w:t>
      </w:r>
      <w:r w:rsidR="00496D4C">
        <w:t>Aus Mangel an Zeit, kam es jedoch nicht mehr dazu.</w:t>
      </w:r>
    </w:p>
    <w:p w:rsidR="00BA30FF" w:rsidRDefault="00B97292" w:rsidP="002C4282">
      <w:pPr>
        <w:jc w:val="left"/>
        <w:rPr>
          <w:color w:val="FF0000"/>
        </w:rPr>
      </w:pPr>
      <w:r>
        <w:rPr>
          <w:color w:val="FF0000"/>
        </w:rPr>
        <w:tab/>
      </w:r>
    </w:p>
    <w:p w:rsidR="00BA30FF" w:rsidRDefault="00BA30FF" w:rsidP="002C4282">
      <w:pPr>
        <w:jc w:val="left"/>
        <w:rPr>
          <w:color w:val="FF0000"/>
        </w:rPr>
      </w:pPr>
    </w:p>
    <w:p w:rsidR="00BA30FF" w:rsidRDefault="00BA30FF" w:rsidP="002C4282">
      <w:pPr>
        <w:jc w:val="left"/>
        <w:rPr>
          <w:color w:val="FF0000"/>
        </w:rPr>
      </w:pPr>
    </w:p>
    <w:p w:rsidR="007826AC" w:rsidRDefault="007826AC" w:rsidP="007826AC">
      <w:pPr>
        <w:pStyle w:val="berschrift3"/>
      </w:pPr>
      <w:bookmarkStart w:id="104" w:name="_Toc534627862"/>
      <w:r>
        <w:lastRenderedPageBreak/>
        <w:t>Software zur Sensordatenerfassung</w:t>
      </w:r>
      <w:bookmarkEnd w:id="104"/>
    </w:p>
    <w:p w:rsidR="004C30C2" w:rsidRDefault="004C30C2" w:rsidP="004C30C2">
      <w:r>
        <w:t>Unbedingt erwähnen wo sich diese Software befindet!</w:t>
      </w:r>
    </w:p>
    <w:p w:rsidR="007826AC" w:rsidRPr="007972C7" w:rsidRDefault="007826AC" w:rsidP="002C4282">
      <w:pPr>
        <w:jc w:val="left"/>
        <w:rPr>
          <w:color w:val="FF0000"/>
        </w:rPr>
      </w:pPr>
      <w:bookmarkStart w:id="105" w:name="_GoBack"/>
      <w:bookmarkEnd w:id="105"/>
    </w:p>
    <w:p w:rsidR="00E8030E" w:rsidRDefault="00781091" w:rsidP="00781091">
      <w:pPr>
        <w:pStyle w:val="berschrift3"/>
      </w:pPr>
      <w:bookmarkStart w:id="106" w:name="_Ref534537835"/>
      <w:bookmarkStart w:id="107" w:name="_Toc534627863"/>
      <w:r>
        <w:t>Software der Kamerasteuerung</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proofErr w:type="gramStart"/>
      <w:r w:rsidRPr="00E55ADF">
        <w:rPr>
          <w:lang w:val="en-US"/>
        </w:rPr>
        <w:t>y-Helligkeit</w:t>
      </w:r>
      <w:proofErr w:type="gramEnd"/>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lastRenderedPageBreak/>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C707B">
        <w:rPr>
          <w:noProof/>
        </w:rPr>
        <w:t>28</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BA1753">
        <w:rPr>
          <w:noProof/>
        </w:rPr>
        <w:fldChar w:fldCharType="begin"/>
      </w:r>
      <w:r w:rsidR="00BA1753">
        <w:rPr>
          <w:noProof/>
        </w:rPr>
        <w:instrText xml:space="preserve"> SEQ Tabelle \* ARABIC </w:instrText>
      </w:r>
      <w:r w:rsidR="00BA1753">
        <w:rPr>
          <w:noProof/>
        </w:rPr>
        <w:fldChar w:fldCharType="separate"/>
      </w:r>
      <w:r w:rsidR="00A41159">
        <w:rPr>
          <w:noProof/>
        </w:rPr>
        <w:t>5</w:t>
      </w:r>
      <w:r w:rsidR="00BA1753">
        <w:rPr>
          <w:noProof/>
        </w:rPr>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15C7" w:rsidRDefault="009715C7">
      <w:pPr>
        <w:spacing w:before="0" w:line="240" w:lineRule="auto"/>
      </w:pPr>
      <w:r>
        <w:separator/>
      </w:r>
    </w:p>
  </w:endnote>
  <w:endnote w:type="continuationSeparator" w:id="0">
    <w:p w:rsidR="009715C7" w:rsidRDefault="009715C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15C7" w:rsidRDefault="009715C7">
      <w:pPr>
        <w:spacing w:before="0" w:line="240" w:lineRule="auto"/>
      </w:pPr>
      <w:r>
        <w:separator/>
      </w:r>
    </w:p>
  </w:footnote>
  <w:footnote w:type="continuationSeparator" w:id="0">
    <w:p w:rsidR="009715C7" w:rsidRDefault="009715C7">
      <w:pPr>
        <w:spacing w:before="0" w:line="240" w:lineRule="auto"/>
      </w:pPr>
      <w:r>
        <w:continuationSeparator/>
      </w:r>
    </w:p>
  </w:footnote>
  <w:footnote w:id="1">
    <w:p w:rsidR="00BA1753" w:rsidRPr="00856265" w:rsidRDefault="00BA1753"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BA1753" w:rsidRPr="00436AD8" w:rsidRDefault="00BA1753">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BA1753" w:rsidRPr="00DB4ACE" w:rsidRDefault="00BA1753">
      <w:pPr>
        <w:pStyle w:val="Funotentext"/>
      </w:pPr>
      <w:r>
        <w:rPr>
          <w:rStyle w:val="Funotenzeichen"/>
        </w:rPr>
        <w:footnoteRef/>
      </w:r>
      <w:r>
        <w:t xml:space="preserve"> </w:t>
      </w:r>
      <w:r w:rsidRPr="00DB4ACE">
        <w:rPr>
          <w:sz w:val="16"/>
          <w:szCs w:val="16"/>
        </w:rPr>
        <w:t>Siehe hierzu das Weber-Fechner-Gesetz</w:t>
      </w:r>
      <w:r>
        <w:t>.</w:t>
      </w:r>
    </w:p>
  </w:footnote>
  <w:footnote w:id="4">
    <w:p w:rsidR="00BA1753" w:rsidRDefault="00BA1753">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BA1753" w:rsidRDefault="00BA1753">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BA1753" w:rsidRPr="00DE7F73" w:rsidRDefault="00BA1753"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BA1753" w:rsidRPr="00BD5EC2" w:rsidRDefault="00BA1753">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BA1753" w:rsidRPr="00BD5EC2" w:rsidRDefault="00BA1753"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BA1753" w:rsidRPr="00F80E42" w:rsidRDefault="00BA1753">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BA1753" w:rsidRPr="00025EB6" w:rsidRDefault="00BA1753">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BA1753" w:rsidRPr="00166F34" w:rsidRDefault="00BA1753">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BA1753" w:rsidRPr="001B3364" w:rsidRDefault="00BA1753">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C30C2">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C30C2">
      <w:rPr>
        <w:noProof/>
      </w:rPr>
      <w:instrText>8</w:instrText>
    </w:r>
    <w:r>
      <w:rPr>
        <w:noProof/>
      </w:rPr>
      <w:fldChar w:fldCharType="end"/>
    </w:r>
    <w:r>
      <w:instrText xml:space="preserve"> " " \* MERGEFORMAT </w:instrText>
    </w:r>
    <w:r>
      <w:fldChar w:fldCharType="separate"/>
    </w:r>
    <w:r w:rsidR="004C30C2">
      <w:rPr>
        <w:noProof/>
      </w:rPr>
      <w:instrText>8</w:instrText>
    </w:r>
    <w:r w:rsidR="004C30C2">
      <w:instrText xml:space="preserve"> </w:instrText>
    </w:r>
    <w:r>
      <w:fldChar w:fldCharType="end"/>
    </w:r>
    <w:r>
      <w:instrText xml:space="preserve"> \* MERGEFORMAT </w:instrText>
    </w:r>
    <w:r w:rsidR="004C30C2">
      <w:fldChar w:fldCharType="separate"/>
    </w:r>
    <w:r w:rsidR="004C30C2">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4C30C2">
      <w:rPr>
        <w:noProof/>
      </w:rPr>
      <w:t>ProSekKa Sky Camera</w:t>
    </w:r>
    <w:r>
      <w:rPr>
        <w:noProof/>
      </w:rPr>
      <w:fldChar w:fldCharType="end"/>
    </w:r>
    <w:r>
      <w:tab/>
    </w:r>
    <w:r>
      <w:fldChar w:fldCharType="begin"/>
    </w:r>
    <w:r>
      <w:instrText xml:space="preserve"> PAGE  \* MERGEFORMAT </w:instrText>
    </w:r>
    <w:r>
      <w:fldChar w:fldCharType="separate"/>
    </w:r>
    <w:r w:rsidR="004C30C2">
      <w:rPr>
        <w:noProof/>
      </w:rPr>
      <w:t>4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1753" w:rsidRDefault="00BA175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de-DE" w:vendorID="64" w:dllVersion="131078" w:nlCheck="1" w:checkStyle="0"/>
  <w:activeWritingStyle w:appName="MSWord" w:lang="en-US" w:vendorID="64" w:dllVersion="131078" w:nlCheck="1" w:checkStyle="1"/>
  <w:activeWritingStyle w:appName="MSWord" w:lang="de-CH" w:vendorID="64" w:dllVersion="131078" w:nlCheck="1" w:checkStyle="0"/>
  <w:activeWritingStyle w:appName="MSWord" w:lang="fr-CH" w:vendorID="64" w:dllVersion="131078" w:nlCheck="1" w:checkStyle="0"/>
  <w:activeWritingStyle w:appName="MSWord" w:lang="en-GB" w:vendorID="64" w:dllVersion="131078" w:nlCheck="1" w:checkStyle="1"/>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1554"/>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F2512"/>
    <w:rsid w:val="000F2C22"/>
    <w:rsid w:val="000F5969"/>
    <w:rsid w:val="000F6E0C"/>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8099E"/>
    <w:rsid w:val="00183A52"/>
    <w:rsid w:val="001902F1"/>
    <w:rsid w:val="00190BEE"/>
    <w:rsid w:val="0019162E"/>
    <w:rsid w:val="00192CE5"/>
    <w:rsid w:val="0019410C"/>
    <w:rsid w:val="00194AF7"/>
    <w:rsid w:val="0019585B"/>
    <w:rsid w:val="00195EF5"/>
    <w:rsid w:val="001A01F2"/>
    <w:rsid w:val="001A230B"/>
    <w:rsid w:val="001A383A"/>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67B3"/>
    <w:rsid w:val="00236981"/>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5ED9"/>
    <w:rsid w:val="0032639F"/>
    <w:rsid w:val="00327BA6"/>
    <w:rsid w:val="00331EB3"/>
    <w:rsid w:val="003349A9"/>
    <w:rsid w:val="003359FA"/>
    <w:rsid w:val="00336A89"/>
    <w:rsid w:val="00337F61"/>
    <w:rsid w:val="00340216"/>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6401"/>
    <w:rsid w:val="00436AD8"/>
    <w:rsid w:val="00437A85"/>
    <w:rsid w:val="00440D21"/>
    <w:rsid w:val="00441F7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BD0"/>
    <w:rsid w:val="00781091"/>
    <w:rsid w:val="00781176"/>
    <w:rsid w:val="0078135A"/>
    <w:rsid w:val="007825D5"/>
    <w:rsid w:val="007826AC"/>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941"/>
    <w:rsid w:val="008606EE"/>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3C73"/>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15C7"/>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3534"/>
    <w:rsid w:val="009B5EC8"/>
    <w:rsid w:val="009B6B83"/>
    <w:rsid w:val="009B718B"/>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446"/>
    <w:rsid w:val="00A71674"/>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9DE"/>
    <w:rsid w:val="00B26EC9"/>
    <w:rsid w:val="00B30A17"/>
    <w:rsid w:val="00B30DC4"/>
    <w:rsid w:val="00B32C84"/>
    <w:rsid w:val="00B343AD"/>
    <w:rsid w:val="00B40854"/>
    <w:rsid w:val="00B412F4"/>
    <w:rsid w:val="00B41EF8"/>
    <w:rsid w:val="00B440EE"/>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3A6A"/>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5FE0"/>
    <w:rsid w:val="00D16F14"/>
    <w:rsid w:val="00D17298"/>
    <w:rsid w:val="00D21EFD"/>
    <w:rsid w:val="00D23184"/>
    <w:rsid w:val="00D235BF"/>
    <w:rsid w:val="00D24271"/>
    <w:rsid w:val="00D26A83"/>
    <w:rsid w:val="00D26EB2"/>
    <w:rsid w:val="00D30838"/>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30C"/>
    <w:rsid w:val="00DC3E57"/>
    <w:rsid w:val="00DC7B19"/>
    <w:rsid w:val="00DD12A0"/>
    <w:rsid w:val="00DD3167"/>
    <w:rsid w:val="00DD6BAF"/>
    <w:rsid w:val="00DD7368"/>
    <w:rsid w:val="00DE199B"/>
    <w:rsid w:val="00DE35C1"/>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1993"/>
    <w:rsid w:val="00E52897"/>
    <w:rsid w:val="00E53BFB"/>
    <w:rsid w:val="00E547D6"/>
    <w:rsid w:val="00E54B5A"/>
    <w:rsid w:val="00E55ADF"/>
    <w:rsid w:val="00E56876"/>
    <w:rsid w:val="00E57421"/>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85DDA2"/>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32A90-4432-4662-B545-267E6733F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1538</Words>
  <Characters>135694</Characters>
  <Application>Microsoft Office Word</Application>
  <DocSecurity>0</DocSecurity>
  <Lines>1130</Lines>
  <Paragraphs>31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5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20</cp:revision>
  <cp:lastPrinted>2011-10-23T20:42:00Z</cp:lastPrinted>
  <dcterms:created xsi:type="dcterms:W3CDTF">2017-10-04T05:43:00Z</dcterms:created>
  <dcterms:modified xsi:type="dcterms:W3CDTF">2019-01-07T12:0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